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2B04" w:rsidRPr="00211E99" w:rsidRDefault="00211E99" w:rsidP="003B0AD4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 w:rsidRPr="00211E99">
        <w:rPr>
          <w:rFonts w:asciiTheme="majorBidi" w:hAnsiTheme="majorBidi" w:cstheme="majorBidi" w:hint="cs"/>
          <w:b/>
          <w:bCs/>
          <w:sz w:val="36"/>
          <w:szCs w:val="36"/>
          <w:cs/>
        </w:rPr>
        <w:t>อาหารสมุนไพรต้านโรค</w:t>
      </w:r>
    </w:p>
    <w:p w:rsidR="00211E99" w:rsidRDefault="00211E99" w:rsidP="003B0AD4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่อหมกปลาช่อน</w:t>
      </w:r>
    </w:p>
    <w:p w:rsidR="00211E99" w:rsidRDefault="00211E99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ป้งข้าวเจ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ไข่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ฟอง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ยอ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ชี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โหระพ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211E99" w:rsidRDefault="00211E99" w:rsidP="003B0AD4">
      <w:pPr>
        <w:pStyle w:val="a3"/>
        <w:numPr>
          <w:ilvl w:val="0"/>
          <w:numId w:val="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211E99" w:rsidRDefault="00211E99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แกง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แช่น้ำ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211E99" w:rsidRDefault="00211E99" w:rsidP="003B0AD4">
      <w:pPr>
        <w:pStyle w:val="a3"/>
        <w:numPr>
          <w:ilvl w:val="0"/>
          <w:numId w:val="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64636E" w:rsidP="0064636E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ต้มโคล้งปลาช่อน</w:t>
      </w:r>
    </w:p>
    <w:p w:rsidR="0064636E" w:rsidRDefault="0064636E" w:rsidP="0064636E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หั่นแฉลบเป็นชิ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ดันเปรี้ยวใช้ทั้งผล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ผล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เป็นชิ้น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ว่น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เป็นท่อน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ทุบพอแหล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ฉ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ป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64636E" w:rsidRPr="0064636E" w:rsidRDefault="0064636E" w:rsidP="0064636E">
      <w:pPr>
        <w:pStyle w:val="a3"/>
        <w:numPr>
          <w:ilvl w:val="0"/>
          <w:numId w:val="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A37622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37622" w:rsidRDefault="000A00DD" w:rsidP="00A37622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เลียง</w:t>
      </w:r>
    </w:p>
    <w:p w:rsidR="000A00DD" w:rsidRDefault="000A00DD" w:rsidP="000A00DD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ซุบไก่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-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ฟักท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บว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เต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ำลึ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โพ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Default="000A00DD" w:rsidP="000A00DD">
      <w:pPr>
        <w:pStyle w:val="a3"/>
        <w:numPr>
          <w:ilvl w:val="0"/>
          <w:numId w:val="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0A00DD" w:rsidRPr="000A00DD" w:rsidRDefault="000A00DD" w:rsidP="000A00DD">
      <w:pPr>
        <w:pStyle w:val="a3"/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A91925" w:rsidP="00A91925">
      <w:pPr>
        <w:pStyle w:val="a3"/>
        <w:numPr>
          <w:ilvl w:val="0"/>
          <w:numId w:val="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เขียวหวานลูกชิ้นปลากราย</w:t>
      </w:r>
    </w:p>
    <w:p w:rsidR="00A91925" w:rsidRDefault="00A91925" w:rsidP="00A91925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ปลากรายสับ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8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เปราะผ่าซ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เขือพว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หั่นเฉีย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-4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ซอยเป็นเส้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โหระพาเด็ดเป็นใบ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91925" w:rsidRDefault="00A91925" w:rsidP="00A91925">
      <w:pPr>
        <w:pStyle w:val="a3"/>
        <w:numPr>
          <w:ilvl w:val="0"/>
          <w:numId w:val="6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ฉี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ใบ</w:t>
      </w:r>
    </w:p>
    <w:p w:rsidR="00A91925" w:rsidRDefault="00A91925" w:rsidP="00A91925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แกง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หวานสีเขียว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สดสีเข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6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ปลอกเปลือก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ี่หร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เม็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A91925" w:rsidRPr="00A91925" w:rsidRDefault="00A91925" w:rsidP="00A91925">
      <w:pPr>
        <w:pStyle w:val="a3"/>
        <w:numPr>
          <w:ilvl w:val="0"/>
          <w:numId w:val="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 กะปิ อย่างล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3B0AD4" w:rsidRDefault="003B0AD4" w:rsidP="00A91925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6D3B2A" w:rsidP="006D3B2A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ยำถั่วพู</w:t>
      </w:r>
    </w:p>
    <w:p w:rsidR="006D3B2A" w:rsidRDefault="006D3B2A" w:rsidP="008530D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พ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หมูนึ่งหั่นชิ้นเล็ก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โขลกหยาบ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D3B2A" w:rsidRDefault="006D3B2A" w:rsidP="006D3B2A">
      <w:pPr>
        <w:pStyle w:val="a3"/>
        <w:numPr>
          <w:ilvl w:val="0"/>
          <w:numId w:val="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D3B2A" w:rsidRDefault="006D3B2A" w:rsidP="008530D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น้ำยำ</w:t>
      </w:r>
    </w:p>
    <w:p w:rsid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แห้ง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ผา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ผา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ทร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8530DC"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6D3B2A" w:rsidRPr="006D3B2A" w:rsidRDefault="006D3B2A" w:rsidP="006D3B2A">
      <w:pPr>
        <w:pStyle w:val="a3"/>
        <w:numPr>
          <w:ilvl w:val="0"/>
          <w:numId w:val="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3B0AD4" w:rsidRDefault="003B0AD4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8530DC" w:rsidP="008530DC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น้ำพริกมะขาม</w:t>
      </w:r>
    </w:p>
    <w:p w:rsidR="008530DC" w:rsidRDefault="008530DC" w:rsidP="008530DC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ขามอ่อนสด ขูดผิวหั่นเป็นชิ้นเล็ก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ฝัก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ปลอกเปลือกหั่น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ลีบ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สับ (หรือปลาป่น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ไฟพอหอ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4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8530DC" w:rsidRDefault="008530DC" w:rsidP="008530DC">
      <w:pPr>
        <w:pStyle w:val="a3"/>
        <w:numPr>
          <w:ilvl w:val="0"/>
          <w:numId w:val="1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8530DC" w:rsidRPr="008530DC" w:rsidRDefault="008530DC" w:rsidP="008530DC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</w:p>
    <w:p w:rsidR="008530DC" w:rsidRPr="001355CB" w:rsidRDefault="008530DC" w:rsidP="008530DC">
      <w:pPr>
        <w:pStyle w:val="a3"/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A91925" w:rsidRDefault="00A91925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B34C5E" w:rsidRDefault="00B34C5E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BC6341" w:rsidP="00BC6341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สะเดา น้ำปลาหวาน ปลาดุกย่าง</w:t>
      </w:r>
    </w:p>
    <w:p w:rsidR="00BC6341" w:rsidRDefault="00BC6341" w:rsidP="00AA4A6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ดุ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-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ัว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พืชสำหรับทอ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8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แห้งทอดกรอ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ข้น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BC6341" w:rsidRDefault="00BC6341" w:rsidP="00AA4A63">
      <w:pPr>
        <w:pStyle w:val="a3"/>
        <w:numPr>
          <w:ilvl w:val="0"/>
          <w:numId w:val="11"/>
        </w:num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สะเดา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-1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ำ</w:t>
      </w:r>
    </w:p>
    <w:p w:rsidR="00BC6341" w:rsidRPr="00BC6341" w:rsidRDefault="00BC6341" w:rsidP="00BC6341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AA4A63" w:rsidP="00AA4A63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เมี่ยงคำ</w:t>
      </w:r>
    </w:p>
    <w:p w:rsidR="00AA4A63" w:rsidRDefault="00AA4A63" w:rsidP="00AA4A6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หั่นชิ้นเล็กๆ 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ตัวเ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ถั่วลิส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นาวหั่นทั้งเปลือ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AA4A63" w:rsidRDefault="00AA4A63" w:rsidP="00AA4A63">
      <w:pPr>
        <w:pStyle w:val="a3"/>
        <w:numPr>
          <w:ilvl w:val="0"/>
          <w:numId w:val="1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ทองหลาง ใบชะพลู</w:t>
      </w:r>
    </w:p>
    <w:p w:rsidR="00AA4A63" w:rsidRDefault="00AA4A63" w:rsidP="00AA4A6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น้ำราด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โขลก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คั่วให้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หั่น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¼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AA4A63" w:rsidRDefault="00AA4A63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B95705" w:rsidRPr="00AA4A63" w:rsidRDefault="00B95705" w:rsidP="00AA4A63">
      <w:pPr>
        <w:pStyle w:val="a3"/>
        <w:numPr>
          <w:ilvl w:val="0"/>
          <w:numId w:val="1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</w:t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2F74FE" w:rsidP="002F74FE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กะปิหลน</w:t>
      </w:r>
    </w:p>
    <w:p w:rsidR="002F74FE" w:rsidRDefault="002F74FE" w:rsidP="002F74FE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2F74FE" w:rsidRDefault="002F74FE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กุลาดำหั่นชิ้นเล็ก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2F74FE" w:rsidRDefault="002F74FE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มูเนื้อแดงปนมันบดละเอีย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2F74FE" w:rsidRDefault="002F74FE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คั้นแยกหัวและห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2F74FE" w:rsidRDefault="002F74FE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ฟ้าแดง เหลือง เขียว อย่างละ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2F74FE" w:rsidRDefault="002F74FE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3C11D0">
        <w:rPr>
          <w:rFonts w:asciiTheme="majorBidi" w:hAnsiTheme="majorBidi" w:cstheme="majorBidi" w:hint="cs"/>
          <w:sz w:val="32"/>
          <w:szCs w:val="32"/>
          <w:cs/>
        </w:rPr>
        <w:t>5</w:t>
      </w:r>
      <w:r w:rsidR="003C11D0">
        <w:rPr>
          <w:rFonts w:asciiTheme="majorBidi" w:hAnsiTheme="majorBidi" w:cstheme="majorBidi" w:hint="cs"/>
          <w:sz w:val="32"/>
          <w:szCs w:val="32"/>
          <w:cs/>
        </w:rPr>
        <w:tab/>
        <w:t>หัวใหญ่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ง่ง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C11D0" w:rsidRDefault="003C11D0" w:rsidP="002F74FE">
      <w:pPr>
        <w:pStyle w:val="a3"/>
        <w:numPr>
          <w:ilvl w:val="0"/>
          <w:numId w:val="14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อย่างด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ไตปลาหลน</w:t>
      </w: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ไต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 (หั่นฝอย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3C11D0" w:rsidRDefault="003C11D0" w:rsidP="003C11D0">
      <w:pPr>
        <w:pStyle w:val="a3"/>
        <w:numPr>
          <w:ilvl w:val="0"/>
          <w:numId w:val="15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เหลื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C11D0" w:rsidRDefault="003C11D0" w:rsidP="003C11D0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ขนมจีนน้ำยาปลาช่อน</w:t>
      </w:r>
    </w:p>
    <w:p w:rsidR="003C11D0" w:rsidRDefault="003C11D0" w:rsidP="003C11D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3C11D0" w:rsidRDefault="003C11D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3C11D0" w:rsidRDefault="003C11D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กุเลาเค็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ิ้น</w:t>
      </w:r>
    </w:p>
    <w:p w:rsidR="003C11D0" w:rsidRDefault="003C11D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3C11D0" w:rsidRDefault="003C11D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112F90">
        <w:rPr>
          <w:rFonts w:asciiTheme="majorBidi" w:hAnsiTheme="majorBidi" w:cstheme="majorBidi" w:hint="cs"/>
          <w:sz w:val="32"/>
          <w:szCs w:val="32"/>
          <w:cs/>
        </w:rPr>
        <w:t>4</w:t>
      </w:r>
      <w:r w:rsidR="00112F90"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 (หั่นละเอียด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 (พริกบางช้าง)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4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</w:p>
    <w:p w:rsidR="00112F90" w:rsidRDefault="00112F90" w:rsidP="003C11D0">
      <w:pPr>
        <w:pStyle w:val="a3"/>
        <w:numPr>
          <w:ilvl w:val="0"/>
          <w:numId w:val="16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นมจีน</w:t>
      </w: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653D6D" w:rsidP="00653D6D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653D6D" w:rsidRDefault="00062180" w:rsidP="00062180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ป่ากุ้งกับเห็ดฟาง</w:t>
      </w:r>
    </w:p>
    <w:p w:rsidR="00062180" w:rsidRDefault="00062180" w:rsidP="0006218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็ดฟางดอกเล็กๆ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หม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เข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7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062180" w:rsidRDefault="00062180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กะเพร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</w:t>
      </w:r>
    </w:p>
    <w:p w:rsidR="00D9294A" w:rsidRDefault="00D9294A" w:rsidP="00062180">
      <w:pPr>
        <w:pStyle w:val="a3"/>
        <w:numPr>
          <w:ilvl w:val="0"/>
          <w:numId w:val="17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D9294A" w:rsidRDefault="00D9294A" w:rsidP="00D9294A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</w:p>
    <w:p w:rsidR="00062180" w:rsidRPr="00062180" w:rsidRDefault="00D9294A" w:rsidP="00D9294A">
      <w:pPr>
        <w:pStyle w:val="a3"/>
        <w:spacing w:after="0" w:line="240" w:lineRule="auto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062180">
        <w:rPr>
          <w:rFonts w:asciiTheme="majorBidi" w:hAnsiTheme="majorBidi" w:cstheme="majorBidi" w:hint="cs"/>
          <w:sz w:val="32"/>
          <w:szCs w:val="32"/>
          <w:cs/>
        </w:rPr>
        <w:tab/>
      </w:r>
      <w:r w:rsidR="00062180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820AB1" w:rsidP="00820AB1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น้ำพริกกุ้งผักบุ้ง</w:t>
      </w:r>
    </w:p>
    <w:p w:rsidR="00820AB1" w:rsidRDefault="00820AB1" w:rsidP="00820AB1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บุ้งไทยยอด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ำ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ันหมูและน้ำมันพืช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 น้ำตาลปี๊บ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820AB1" w:rsidRPr="00820AB1" w:rsidRDefault="00820AB1" w:rsidP="00820AB1">
      <w:pPr>
        <w:pStyle w:val="a3"/>
        <w:numPr>
          <w:ilvl w:val="0"/>
          <w:numId w:val="18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E417D5" w:rsidP="00E417D5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ขี้เหล็กเนื้อย่าง</w:t>
      </w:r>
    </w:p>
    <w:p w:rsidR="00E417D5" w:rsidRDefault="00E417D5" w:rsidP="00E417D5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E417D5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ดอกและใบขี้เหล็กต้มแล้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E417D5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วัว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E417D5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E417D5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กุเลาเค็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ิ้น</w:t>
      </w:r>
    </w:p>
    <w:p w:rsidR="00E417D5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สลาดย่างกรอ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ัว</w:t>
      </w:r>
    </w:p>
    <w:p w:rsidR="00E43C37" w:rsidRDefault="00E417D5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43C37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417D5" w:rsidRPr="00E417D5" w:rsidRDefault="00E43C37" w:rsidP="00E417D5">
      <w:pPr>
        <w:pStyle w:val="a3"/>
        <w:numPr>
          <w:ilvl w:val="0"/>
          <w:numId w:val="19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 w:rsidR="00E417D5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3C0290" w:rsidP="003C0290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คั่วหน่อไม้สด</w:t>
      </w:r>
    </w:p>
    <w:p w:rsidR="003C0290" w:rsidRDefault="003C0290" w:rsidP="003C0290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3C029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น่อไม้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น่อใหญ่</w:t>
      </w:r>
    </w:p>
    <w:p w:rsidR="003C029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ยแมลงภู่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ถ้วย</w:t>
      </w:r>
    </w:p>
    <w:p w:rsidR="003C029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ีด</w:t>
      </w:r>
    </w:p>
    <w:p w:rsidR="003C029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3C029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 น้ำตาลปี๊บ</w:t>
      </w:r>
    </w:p>
    <w:p w:rsidR="005D03E0" w:rsidRDefault="003C029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  <w:t>15</w:t>
      </w:r>
      <w:r w:rsidR="005D03E0"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D03E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3C0290" w:rsidRPr="003C0290" w:rsidRDefault="005D03E0" w:rsidP="003C0290">
      <w:pPr>
        <w:pStyle w:val="a3"/>
        <w:numPr>
          <w:ilvl w:val="0"/>
          <w:numId w:val="20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  <w:r w:rsidR="003C0290">
        <w:rPr>
          <w:rFonts w:asciiTheme="majorBidi" w:hAnsiTheme="majorBidi" w:cstheme="majorBidi" w:hint="cs"/>
          <w:sz w:val="32"/>
          <w:szCs w:val="32"/>
          <w:cs/>
        </w:rPr>
        <w:tab/>
      </w:r>
      <w:r w:rsidR="003C0290">
        <w:rPr>
          <w:rFonts w:asciiTheme="majorBidi" w:hAnsiTheme="majorBidi" w:cstheme="majorBidi" w:hint="cs"/>
          <w:sz w:val="32"/>
          <w:szCs w:val="32"/>
          <w:cs/>
        </w:rPr>
        <w:tab/>
      </w:r>
      <w:r w:rsidR="003C0290">
        <w:rPr>
          <w:rFonts w:asciiTheme="majorBidi" w:hAnsiTheme="majorBidi" w:cstheme="majorBidi" w:hint="cs"/>
          <w:sz w:val="32"/>
          <w:szCs w:val="32"/>
          <w:cs/>
        </w:rPr>
        <w:tab/>
      </w:r>
      <w:r w:rsidR="003C0290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E57B51" w:rsidP="00E57B51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แกงส้มผักกาดขาว</w:t>
      </w:r>
    </w:p>
    <w:p w:rsidR="00E57B51" w:rsidRDefault="00E57B51" w:rsidP="00E57B51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ข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ส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 น้ำตาลปี๊บ 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57B51" w:rsidRDefault="00E57B51" w:rsidP="00E57B51">
      <w:pPr>
        <w:pStyle w:val="a3"/>
        <w:numPr>
          <w:ilvl w:val="0"/>
          <w:numId w:val="2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EE55EB" w:rsidP="00EE55EB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พะแนงเนื้อ</w:t>
      </w:r>
    </w:p>
    <w:p w:rsidR="00EE55EB" w:rsidRDefault="00EE55EB" w:rsidP="00EE55EB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วัว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/>
          <w:sz w:val="32"/>
          <w:szCs w:val="32"/>
        </w:rPr>
        <w:tab/>
        <w:t>½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ิโลกรัม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 ใบมะกรูด น้ำปลา น้ำตาลปี๊บ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หล้า 35 ดีกร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โต๊ะ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ว่น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EE55EB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27666" w:rsidRDefault="00EE55EB" w:rsidP="00EE55EB">
      <w:pPr>
        <w:pStyle w:val="a3"/>
        <w:numPr>
          <w:ilvl w:val="0"/>
          <w:numId w:val="22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EE55EB" w:rsidRDefault="00527666" w:rsidP="00527666">
      <w:pPr>
        <w:pStyle w:val="a3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ฉู่ฉี่ปลาช่อน</w:t>
      </w:r>
    </w:p>
    <w:p w:rsidR="00527666" w:rsidRDefault="00527666" w:rsidP="00527666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มะพร้าวขู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</w:rPr>
        <w:t>½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โลกรัม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มะกรูด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ตาลปี๊บ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แห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หัว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ลีบ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่า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ะไคร้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2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ต้น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ลูกผักชีคั่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ิวมะกรูดหั่นฝ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0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าก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3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ราก</w:t>
      </w:r>
    </w:p>
    <w:p w:rsid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</w:p>
    <w:p w:rsidR="00527666" w:rsidRPr="00527666" w:rsidRDefault="00527666" w:rsidP="00527666">
      <w:pPr>
        <w:pStyle w:val="a3"/>
        <w:numPr>
          <w:ilvl w:val="0"/>
          <w:numId w:val="23"/>
        </w:num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กลือป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1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้อนชา</w:t>
      </w:r>
      <w:r w:rsidRPr="00527666">
        <w:rPr>
          <w:rFonts w:asciiTheme="majorBidi" w:hAnsiTheme="majorBidi" w:cstheme="majorBidi" w:hint="cs"/>
          <w:sz w:val="32"/>
          <w:szCs w:val="32"/>
          <w:cs/>
        </w:rPr>
        <w:tab/>
      </w: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CE32EC" w:rsidRDefault="00CE32E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</w:p>
    <w:p w:rsidR="003B0AD4" w:rsidRDefault="00B75D21" w:rsidP="003B0AD4">
      <w:pPr>
        <w:spacing w:after="0" w:line="240" w:lineRule="auto"/>
        <w:ind w:left="360"/>
        <w:rPr>
          <w:rFonts w:asciiTheme="majorBidi" w:hAnsiTheme="majorBidi" w:cstheme="majorBidi"/>
          <w:b/>
          <w:bCs/>
          <w:sz w:val="32"/>
          <w:szCs w:val="32"/>
          <w:cs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lastRenderedPageBreak/>
        <w:t>สรรพคุณทางยา</w:t>
      </w:r>
    </w:p>
    <w:p w:rsidR="00E417D5" w:rsidRPr="003B0AD4" w:rsidRDefault="00E417D5" w:rsidP="003B0AD4">
      <w:pPr>
        <w:spacing w:after="0" w:line="240" w:lineRule="auto"/>
        <w:ind w:left="360"/>
        <w:rPr>
          <w:rFonts w:asciiTheme="majorBidi" w:hAnsiTheme="majorBidi" w:cstheme="majorBidi"/>
          <w:b/>
          <w:bCs/>
          <w:sz w:val="32"/>
          <w:szCs w:val="32"/>
        </w:rPr>
      </w:pP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มะพร้าว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บำรุงกำลัง บำรุงเส้นเอ็น รักษาโรคกระดูก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ใบยอ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ินแก้กษัย แก้ปวดข้อนิ้วมือนิ้วเท้า บำรุงธาตุ แก้ไข แก้เหงือกปวดบวม แก้ท้องร่วงในเด็ก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ใบมะกรูดและผิวมะกรูด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ใบสดช่วยดับกลิ่นคาว ขับลมในลำไส้ ขับระดู แก้จุกเสียด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รากและต้นผักชี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ทั้งต้นช่วยละลายเสมหะ ขับเหงื่อ ขับลม แก้หัด แก้ท้องอืดท้องเฟ้อ เจริญอาหาร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พริกชี้ฟ้า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ับลม เจริญอาหาร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3B0AD4">
        <w:rPr>
          <w:rFonts w:asciiTheme="majorBidi" w:hAnsiTheme="majorBidi" w:cstheme="majorBidi" w:hint="cs"/>
          <w:b/>
          <w:bCs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ละลายไขมันในเลือด ช่วยย่อยเนื้อและโปรตีนในลำไส้ แก้ไอ ขับเสมหะ ฆ่าเชื้อในปาก</w:t>
      </w:r>
    </w:p>
    <w:p w:rsidR="003B0AD4" w:rsidRDefault="003B0AD4" w:rsidP="003B0AD4">
      <w:pPr>
        <w:spacing w:after="0" w:line="240" w:lineRule="auto"/>
        <w:ind w:left="720" w:firstLine="72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และคอ</w:t>
      </w:r>
    </w:p>
    <w:p w:rsidR="003B0AD4" w:rsidRPr="0064636E" w:rsidRDefault="003B0AD4" w:rsidP="003B0AD4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ข่า</w:t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่วยขับลมให้กระจาย แก้ฟกบวม แก้พิษเลือดร้ายในมดลูก</w:t>
      </w:r>
      <w:r w:rsidR="0064636E">
        <w:rPr>
          <w:rFonts w:asciiTheme="majorBidi" w:hAnsiTheme="majorBidi" w:cstheme="majorBidi"/>
          <w:sz w:val="32"/>
          <w:szCs w:val="32"/>
        </w:rPr>
        <w:t xml:space="preserve"> </w:t>
      </w:r>
      <w:r w:rsidR="0064636E">
        <w:rPr>
          <w:rFonts w:asciiTheme="majorBidi" w:hAnsiTheme="majorBidi" w:cstheme="majorBidi" w:hint="cs"/>
          <w:sz w:val="32"/>
          <w:szCs w:val="32"/>
          <w:cs/>
        </w:rPr>
        <w:t>ขับลมในลำไส้</w:t>
      </w:r>
    </w:p>
    <w:p w:rsidR="003B0AD4" w:rsidRDefault="003B0AD4" w:rsidP="003B0AD4">
      <w:pPr>
        <w:spacing w:after="0" w:line="240" w:lineRule="auto"/>
        <w:rPr>
          <w:rFonts w:asciiTheme="majorBidi" w:hAnsiTheme="majorBidi" w:cstheme="majorBidi"/>
          <w:i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ตะไคร้ทั้งต้น</w:t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แก้ปวดท้อง ขับปัสสาวะ บำรุงธาตุ เจริ</w:t>
      </w:r>
      <w:r>
        <w:rPr>
          <w:rFonts w:asciiTheme="majorBidi" w:hAnsiTheme="majorBidi" w:cstheme="majorBidi" w:hint="cs"/>
          <w:i/>
          <w:sz w:val="32"/>
          <w:szCs w:val="32"/>
          <w:cs/>
        </w:rPr>
        <w:t>ญอาหาร ขับเหงื่อ</w:t>
      </w:r>
    </w:p>
    <w:p w:rsidR="0064636E" w:rsidRDefault="0064636E" w:rsidP="003B0AD4">
      <w:pPr>
        <w:spacing w:after="0" w:line="240" w:lineRule="auto"/>
        <w:rPr>
          <w:rFonts w:asciiTheme="majorBidi" w:hAnsiTheme="majorBidi" w:cstheme="majorBidi"/>
          <w:i/>
          <w:sz w:val="32"/>
          <w:szCs w:val="32"/>
        </w:rPr>
      </w:pP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ab/>
      </w:r>
      <w:r>
        <w:rPr>
          <w:rFonts w:asciiTheme="majorBidi" w:hAnsiTheme="majorBidi" w:cstheme="majorBidi" w:hint="cs"/>
          <w:i/>
          <w:sz w:val="32"/>
          <w:szCs w:val="32"/>
          <w:cs/>
        </w:rPr>
        <w:t>ขับลม ขับเหงื่อ เจริญอาหาร</w:t>
      </w:r>
    </w:p>
    <w:p w:rsidR="0064636E" w:rsidRDefault="0064636E" w:rsidP="003B0AD4">
      <w:pPr>
        <w:spacing w:after="0" w:line="240" w:lineRule="auto"/>
        <w:rPr>
          <w:rFonts w:asciiTheme="majorBidi" w:hAnsiTheme="majorBidi" w:cstheme="majorBidi"/>
          <w:i/>
          <w:sz w:val="32"/>
          <w:szCs w:val="32"/>
        </w:rPr>
      </w:pP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ab/>
      </w:r>
      <w:r>
        <w:rPr>
          <w:rFonts w:asciiTheme="majorBidi" w:hAnsiTheme="majorBidi" w:cstheme="majorBidi" w:hint="cs"/>
          <w:i/>
          <w:sz w:val="32"/>
          <w:szCs w:val="32"/>
          <w:cs/>
        </w:rPr>
        <w:t>แก้ไข้หวัด ลดเสมหะ แก้โรคในปาก บำรุงธาตุ</w:t>
      </w:r>
    </w:p>
    <w:p w:rsidR="0064636E" w:rsidRDefault="0064636E" w:rsidP="003B0AD4">
      <w:pPr>
        <w:spacing w:after="0" w:line="240" w:lineRule="auto"/>
        <w:rPr>
          <w:rFonts w:asciiTheme="majorBidi" w:hAnsiTheme="majorBidi" w:cstheme="majorBidi"/>
          <w:i/>
          <w:sz w:val="32"/>
          <w:szCs w:val="32"/>
        </w:rPr>
      </w:pP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>มะดันเปรี้ยว</w:t>
      </w:r>
      <w:r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ab/>
      </w:r>
      <w:r>
        <w:rPr>
          <w:rFonts w:asciiTheme="majorBidi" w:hAnsiTheme="majorBidi" w:cstheme="majorBidi" w:hint="cs"/>
          <w:i/>
          <w:sz w:val="32"/>
          <w:szCs w:val="32"/>
          <w:cs/>
        </w:rPr>
        <w:t>ลมเสมหะ แก้กษัย แก้ระดูเสีย ระบายอ่อนๆ ฟอกเลือด</w:t>
      </w:r>
    </w:p>
    <w:p w:rsidR="003B0AD4" w:rsidRDefault="0064636E" w:rsidP="0064636E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64636E">
        <w:rPr>
          <w:rFonts w:asciiTheme="majorBidi" w:hAnsiTheme="majorBidi" w:cstheme="majorBidi" w:hint="cs"/>
          <w:b/>
          <w:bCs/>
          <w:i/>
          <w:sz w:val="32"/>
          <w:szCs w:val="32"/>
          <w:cs/>
        </w:rPr>
        <w:t>มะขาม</w:t>
      </w:r>
      <w:r>
        <w:rPr>
          <w:rFonts w:asciiTheme="majorBidi" w:hAnsiTheme="majorBidi" w:cstheme="majorBidi" w:hint="cs"/>
          <w:i/>
          <w:sz w:val="32"/>
          <w:szCs w:val="32"/>
          <w:cs/>
        </w:rPr>
        <w:tab/>
      </w:r>
      <w:r>
        <w:rPr>
          <w:rFonts w:asciiTheme="majorBidi" w:hAnsiTheme="majorBidi" w:cstheme="majorBidi" w:hint="cs"/>
          <w:i/>
          <w:sz w:val="32"/>
          <w:szCs w:val="32"/>
          <w:cs/>
        </w:rPr>
        <w:tab/>
        <w:t>แก้ไอ แก้ท้องผูก แก้กระหายน้ำ ใบต้มกับหอมแดงแก้หวัด</w:t>
      </w:r>
    </w:p>
    <w:p w:rsidR="000A00DD" w:rsidRDefault="000A00DD" w:rsidP="0064636E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ับลม ขับเหงื่อ ช่วยเจริญอาหาร</w:t>
      </w:r>
    </w:p>
    <w:p w:rsidR="000A00DD" w:rsidRDefault="000A00DD" w:rsidP="0064636E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ฟักท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บำรุงสายตา บำรุงร่างกาย</w:t>
      </w:r>
    </w:p>
    <w:p w:rsidR="000A00DD" w:rsidRDefault="000A00DD" w:rsidP="0064636E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บว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ล็ด ช่วยเจริญอาหาร น้ำมันจากเมล็ด แก้โรคผิวหนัง</w:t>
      </w:r>
    </w:p>
    <w:p w:rsidR="000A00DD" w:rsidRDefault="000A00DD" w:rsidP="000A00DD">
      <w:pPr>
        <w:spacing w:after="0" w:line="240" w:lineRule="auto"/>
        <w:ind w:left="720" w:hanging="720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น้ำเต้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ล็ด เป็นยาถ่ายพยาธิ แก้อาการบวมน้ำ  เถาและใบอ่อน ใช้เป็นยาทำให้อาเจียนและยา</w:t>
      </w:r>
    </w:p>
    <w:p w:rsidR="007F49E8" w:rsidRDefault="000A00DD" w:rsidP="007F49E8">
      <w:pPr>
        <w:spacing w:after="0" w:line="240" w:lineRule="auto"/>
        <w:ind w:left="720" w:firstLine="72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ระบาย</w:t>
      </w:r>
    </w:p>
    <w:p w:rsidR="000A00DD" w:rsidRDefault="000A00DD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ตำลึ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ดับพิษร้อน ถอนพิษคัน แก้เจ็บอก เถาและใบ ใช้รักษาโรคผิวหนัง แก้หลอดลมอักเสบ</w:t>
      </w:r>
    </w:p>
    <w:p w:rsidR="000A00DD" w:rsidRDefault="000A00DD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A00DD">
        <w:rPr>
          <w:rFonts w:asciiTheme="majorBidi" w:hAnsiTheme="majorBidi" w:cstheme="majorBidi" w:hint="cs"/>
          <w:b/>
          <w:bCs/>
          <w:sz w:val="32"/>
          <w:szCs w:val="32"/>
          <w:cs/>
        </w:rPr>
        <w:t>ข้าวโพด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ฝอยข้าวโพด เป็นยาขับปัสสาวะ</w:t>
      </w:r>
    </w:p>
    <w:p w:rsidR="007F49E8" w:rsidRDefault="007F49E8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7F49E8">
        <w:rPr>
          <w:rFonts w:asciiTheme="majorBidi" w:hAnsiTheme="majorBidi" w:cstheme="majorBidi" w:hint="cs"/>
          <w:b/>
          <w:bCs/>
          <w:sz w:val="32"/>
          <w:szCs w:val="32"/>
          <w:cs/>
        </w:rPr>
        <w:t>มะเขือพวง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ละลายเสมหะ แก้ไอ แก้ไอท้องอืด ท้องเฟ้อ</w:t>
      </w:r>
    </w:p>
    <w:p w:rsidR="007F49E8" w:rsidRDefault="007F49E8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7F49E8">
        <w:rPr>
          <w:rFonts w:asciiTheme="majorBidi" w:hAnsiTheme="majorBidi" w:cstheme="majorBidi" w:hint="cs"/>
          <w:b/>
          <w:bCs/>
          <w:sz w:val="32"/>
          <w:szCs w:val="32"/>
          <w:cs/>
        </w:rPr>
        <w:t>มะเขือเปราะ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ระตุ้นการทำงานของกระเพาะ ลำไส้</w:t>
      </w:r>
    </w:p>
    <w:p w:rsidR="007F49E8" w:rsidRDefault="007F49E8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7F49E8">
        <w:rPr>
          <w:rFonts w:asciiTheme="majorBidi" w:hAnsiTheme="majorBidi" w:cstheme="majorBidi" w:hint="cs"/>
          <w:b/>
          <w:bCs/>
          <w:sz w:val="32"/>
          <w:szCs w:val="32"/>
          <w:cs/>
        </w:rPr>
        <w:t>กระชา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แก้ท้องอืดท้องเฟ้อ ขับลม แก้บิด</w:t>
      </w:r>
      <w:r w:rsidR="00863DC3">
        <w:rPr>
          <w:rFonts w:asciiTheme="majorBidi" w:hAnsiTheme="majorBidi" w:cstheme="majorBidi"/>
          <w:sz w:val="32"/>
          <w:szCs w:val="32"/>
        </w:rPr>
        <w:t>p</w:t>
      </w:r>
    </w:p>
    <w:p w:rsidR="007F49E8" w:rsidRDefault="007F49E8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7F49E8">
        <w:rPr>
          <w:rFonts w:asciiTheme="majorBidi" w:hAnsiTheme="majorBidi" w:cstheme="majorBidi" w:hint="cs"/>
          <w:b/>
          <w:bCs/>
          <w:sz w:val="32"/>
          <w:szCs w:val="32"/>
          <w:cs/>
        </w:rPr>
        <w:t>โหระพ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ใบและลำต้นแก้หวัด ขับเหงื่อ แก้จุกเสียด</w:t>
      </w:r>
    </w:p>
    <w:p w:rsidR="007F49E8" w:rsidRDefault="007F49E8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7F49E8">
        <w:rPr>
          <w:rFonts w:asciiTheme="majorBidi" w:hAnsiTheme="majorBidi" w:cstheme="majorBidi" w:hint="cs"/>
          <w:b/>
          <w:bCs/>
          <w:sz w:val="32"/>
          <w:szCs w:val="32"/>
          <w:cs/>
        </w:rPr>
        <w:t>ยี่หร่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ขับลม</w:t>
      </w:r>
    </w:p>
    <w:p w:rsidR="00863DC3" w:rsidRDefault="00863DC3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ถั่วพู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เป็นยาชูกำลัง แก้อ่อนเพลีย</w:t>
      </w:r>
    </w:p>
    <w:p w:rsidR="00863DC3" w:rsidRDefault="00863DC3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ถั่วลิส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บำรุงเอ็น บำรุงธาตุดิน</w:t>
      </w:r>
    </w:p>
    <w:p w:rsidR="00863DC3" w:rsidRDefault="008530DC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>พริกขี้หนู</w:t>
      </w:r>
      <w:r w:rsidR="00863DC3">
        <w:rPr>
          <w:rFonts w:asciiTheme="majorBidi" w:hAnsiTheme="majorBidi" w:cstheme="majorBidi" w:hint="cs"/>
          <w:sz w:val="32"/>
          <w:szCs w:val="32"/>
          <w:cs/>
        </w:rPr>
        <w:tab/>
        <w:t>เจริญอาหาร ช่วยย่อยอาหาร ขับลม</w:t>
      </w:r>
    </w:p>
    <w:p w:rsidR="00863DC3" w:rsidRDefault="00863DC3" w:rsidP="000A00DD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ับลมในลำไส้ แก้ไอ ขับเสมหะ ช่วยย่อยอาหาร น้ำมันกระเทียม มีฤทธิ์ยับยั้งการเจริญของ</w:t>
      </w:r>
    </w:p>
    <w:p w:rsidR="008530DC" w:rsidRDefault="00863DC3" w:rsidP="008530DC">
      <w:pPr>
        <w:spacing w:after="0" w:line="240" w:lineRule="auto"/>
        <w:ind w:left="720" w:firstLine="72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lastRenderedPageBreak/>
        <w:t>เชื้อรา แบคทีเรีย และ</w:t>
      </w:r>
      <w:proofErr w:type="spellStart"/>
      <w:r>
        <w:rPr>
          <w:rFonts w:asciiTheme="majorBidi" w:hAnsiTheme="majorBidi" w:cstheme="majorBidi" w:hint="cs"/>
          <w:sz w:val="32"/>
          <w:szCs w:val="32"/>
          <w:cs/>
        </w:rPr>
        <w:t>ไวรัส</w:t>
      </w:r>
      <w:proofErr w:type="spellEnd"/>
      <w:r>
        <w:rPr>
          <w:rFonts w:asciiTheme="majorBidi" w:hAnsiTheme="majorBidi" w:cstheme="majorBidi" w:hint="cs"/>
          <w:sz w:val="32"/>
          <w:szCs w:val="32"/>
          <w:cs/>
        </w:rPr>
        <w:t xml:space="preserve"> ลดน้ำตาลในเลือด ลดไขมันในหลอดเลือด ลดการอักเสบ</w:t>
      </w:r>
    </w:p>
    <w:p w:rsidR="00863DC3" w:rsidRDefault="00863DC3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ปลือกช่วยขับลม น้ำขับเสมหะ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มะขาม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ระบาย แก้ท้องอืด ทำให้ชุมคอ บรรเทาอาการไอ ละลายเสมหะ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8530DC">
        <w:rPr>
          <w:rFonts w:asciiTheme="majorBidi" w:hAnsiTheme="majorBidi" w:cstheme="majorBidi" w:hint="cs"/>
          <w:b/>
          <w:bCs/>
          <w:sz w:val="32"/>
          <w:szCs w:val="32"/>
          <w:cs/>
        </w:rPr>
        <w:t>แตงกว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ย่อยอาหาร ช่วยระบาย บำรุงผิวพรรณ บำรุงธาตุน้ำ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BC6341">
        <w:rPr>
          <w:rFonts w:asciiTheme="majorBidi" w:hAnsiTheme="majorBidi" w:cstheme="majorBidi" w:hint="cs"/>
          <w:b/>
          <w:bCs/>
          <w:sz w:val="32"/>
          <w:szCs w:val="32"/>
          <w:cs/>
        </w:rPr>
        <w:t>ถั่วฝักยาว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กระตุ้นการทำงานของกระเพาะอาหาร ลำไส้ บำรุงธาตุดิน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BC6341">
        <w:rPr>
          <w:rFonts w:asciiTheme="majorBidi" w:hAnsiTheme="majorBidi" w:cstheme="majorBidi" w:hint="cs"/>
          <w:b/>
          <w:bCs/>
          <w:sz w:val="32"/>
          <w:szCs w:val="32"/>
          <w:cs/>
        </w:rPr>
        <w:t>กะหล่ำปลี</w:t>
      </w:r>
      <w:r>
        <w:rPr>
          <w:rFonts w:asciiTheme="majorBidi" w:hAnsiTheme="majorBidi" w:cstheme="majorBidi" w:hint="cs"/>
          <w:sz w:val="32"/>
          <w:szCs w:val="32"/>
          <w:cs/>
        </w:rPr>
        <w:tab/>
        <w:t xml:space="preserve">กระตุ้นการทำงานของกระเพาะอาหาร ลำไส้ บำรุงธาตุไฟ 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BC6341">
        <w:rPr>
          <w:rFonts w:asciiTheme="majorBidi" w:hAnsiTheme="majorBidi" w:cstheme="majorBidi" w:hint="cs"/>
          <w:b/>
          <w:bCs/>
          <w:sz w:val="32"/>
          <w:szCs w:val="32"/>
          <w:cs/>
        </w:rPr>
        <w:t>ผัก</w:t>
      </w:r>
      <w:r w:rsidR="00BC6341" w:rsidRPr="00BC6341">
        <w:rPr>
          <w:rFonts w:asciiTheme="majorBidi" w:hAnsiTheme="majorBidi" w:cstheme="majorBidi" w:hint="cs"/>
          <w:b/>
          <w:bCs/>
          <w:sz w:val="32"/>
          <w:szCs w:val="32"/>
          <w:cs/>
        </w:rPr>
        <w:t>กาดขาว</w:t>
      </w:r>
      <w:r w:rsidR="00BC6341">
        <w:rPr>
          <w:rFonts w:asciiTheme="majorBidi" w:hAnsiTheme="majorBidi" w:cstheme="majorBidi" w:hint="cs"/>
          <w:sz w:val="32"/>
          <w:szCs w:val="32"/>
          <w:cs/>
        </w:rPr>
        <w:tab/>
        <w:t>กระตุ้นการทำงานของกระเพาะอาหาร ลำไส้ บำรุงธาตุน้ำ ขับปัสสาวะ</w:t>
      </w:r>
    </w:p>
    <w:p w:rsidR="00BC6341" w:rsidRDefault="00BC6341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91250D">
        <w:rPr>
          <w:rFonts w:asciiTheme="majorBidi" w:hAnsiTheme="majorBidi" w:cstheme="majorBidi" w:hint="cs"/>
          <w:b/>
          <w:bCs/>
          <w:sz w:val="32"/>
          <w:szCs w:val="32"/>
          <w:cs/>
        </w:rPr>
        <w:t>ดอกสะเดา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เจริญอาหาร บำรุงไฟธาตุ แก้ไข้หัวลม</w:t>
      </w:r>
    </w:p>
    <w:p w:rsidR="0091250D" w:rsidRDefault="0091250D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91250D">
        <w:rPr>
          <w:rFonts w:asciiTheme="majorBidi" w:hAnsiTheme="majorBidi" w:cstheme="majorBidi" w:hint="cs"/>
          <w:b/>
          <w:bCs/>
          <w:sz w:val="32"/>
          <w:szCs w:val="32"/>
          <w:cs/>
        </w:rPr>
        <w:t>น้ำ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ับเสมหะในลำไส้ แก้ไอ แก้ท้องผูก</w:t>
      </w:r>
    </w:p>
    <w:p w:rsidR="00055D02" w:rsidRDefault="00055D02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55D02">
        <w:rPr>
          <w:rFonts w:asciiTheme="majorBidi" w:hAnsiTheme="majorBidi" w:cstheme="majorBidi" w:hint="cs"/>
          <w:b/>
          <w:bCs/>
          <w:sz w:val="32"/>
          <w:szCs w:val="32"/>
          <w:cs/>
        </w:rPr>
        <w:t>ขิ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แก้ลมจุกเสียด บำรุงธาตุ แก้คลื่นเหียนอาเจียน</w:t>
      </w:r>
    </w:p>
    <w:p w:rsidR="00055D02" w:rsidRDefault="00055D02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55D02">
        <w:rPr>
          <w:rFonts w:asciiTheme="majorBidi" w:hAnsiTheme="majorBidi" w:cstheme="majorBidi" w:hint="cs"/>
          <w:b/>
          <w:bCs/>
          <w:sz w:val="32"/>
          <w:szCs w:val="32"/>
          <w:cs/>
        </w:rPr>
        <w:t>ใบชะพลู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ก้ธาตุพิการ ขับลม</w:t>
      </w:r>
    </w:p>
    <w:p w:rsidR="00055D02" w:rsidRDefault="00055D02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055D02">
        <w:rPr>
          <w:rFonts w:asciiTheme="majorBidi" w:hAnsiTheme="majorBidi" w:cstheme="majorBidi" w:hint="cs"/>
          <w:b/>
          <w:bCs/>
          <w:sz w:val="32"/>
          <w:szCs w:val="32"/>
          <w:cs/>
        </w:rPr>
        <w:t>ใบทองหลาง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ขับพยาธิไส้เดือน แก้ตาแดง ตาแฉะ</w:t>
      </w:r>
    </w:p>
    <w:p w:rsidR="00062180" w:rsidRDefault="00062180" w:rsidP="00863DC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 w:rsidRPr="00062180">
        <w:rPr>
          <w:rFonts w:asciiTheme="majorBidi" w:hAnsiTheme="majorBidi" w:cstheme="majorBidi" w:hint="cs"/>
          <w:b/>
          <w:bCs/>
          <w:sz w:val="32"/>
          <w:szCs w:val="32"/>
          <w:cs/>
        </w:rPr>
        <w:t>กะเพรา</w:t>
      </w:r>
      <w:r w:rsidRPr="00062180">
        <w:rPr>
          <w:rFonts w:asciiTheme="majorBidi" w:hAnsiTheme="majorBidi" w:cstheme="majorBidi" w:hint="cs"/>
          <w:b/>
          <w:bCs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แก้ทองอืดท้องเฟ้อ ปวดท้อง</w:t>
      </w:r>
    </w:p>
    <w:p w:rsidR="00055D02" w:rsidRDefault="00CB62E0" w:rsidP="00863DC3">
      <w:pPr>
        <w:spacing w:after="0" w:line="240" w:lineRule="auto"/>
        <w:rPr>
          <w:rFonts w:asciiTheme="majorBidi" w:hAnsiTheme="majorBidi" w:cstheme="majorBidi"/>
          <w:sz w:val="32"/>
          <w:szCs w:val="32"/>
        </w:rPr>
      </w:pPr>
      <w:r w:rsidRPr="00CB62E0">
        <w:rPr>
          <w:rFonts w:asciiTheme="majorBidi" w:hAnsiTheme="majorBidi" w:cstheme="majorBidi" w:hint="cs"/>
          <w:b/>
          <w:bCs/>
          <w:sz w:val="32"/>
          <w:szCs w:val="32"/>
          <w:cs/>
        </w:rPr>
        <w:t>เห็ดฟา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ช่วยกระจายเลือด</w:t>
      </w:r>
    </w:p>
    <w:p w:rsidR="008226E7" w:rsidRDefault="008226E7" w:rsidP="00863DC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 w:rsidRPr="008226E7">
        <w:rPr>
          <w:rFonts w:asciiTheme="majorBidi" w:hAnsiTheme="majorBidi" w:cstheme="majorBidi" w:hint="cs"/>
          <w:b/>
          <w:bCs/>
          <w:sz w:val="32"/>
          <w:szCs w:val="32"/>
          <w:cs/>
        </w:rPr>
        <w:t>ผักบุ้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  <w:t>ถอนพิษ บำรุงสายตา</w:t>
      </w:r>
    </w:p>
    <w:p w:rsidR="0091250D" w:rsidRDefault="00EB53CD" w:rsidP="00863DC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 w:rsidRPr="00EB53CD">
        <w:rPr>
          <w:rFonts w:asciiTheme="majorBidi" w:hAnsiTheme="majorBidi" w:cstheme="majorBidi" w:hint="cs"/>
          <w:b/>
          <w:bCs/>
          <w:sz w:val="32"/>
          <w:szCs w:val="32"/>
          <w:cs/>
        </w:rPr>
        <w:t>ดอกขี้เหล็ก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แก้ท้องผูก คลายเครียด</w:t>
      </w:r>
    </w:p>
    <w:p w:rsidR="008530DC" w:rsidRDefault="008530DC" w:rsidP="00863DC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bookmarkStart w:id="0" w:name="_GoBack"/>
      <w:bookmarkEnd w:id="0"/>
    </w:p>
    <w:p w:rsidR="004E0F07" w:rsidRDefault="004E0F07" w:rsidP="00863DC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</w:p>
    <w:p w:rsidR="003D2033" w:rsidRPr="003D2033" w:rsidRDefault="003D2033" w:rsidP="003D2033">
      <w:pPr>
        <w:spacing w:after="0" w:line="240" w:lineRule="auto"/>
        <w:rPr>
          <w:rFonts w:asciiTheme="majorBidi" w:hAnsiTheme="majorBidi" w:cstheme="majorBidi"/>
          <w:sz w:val="32"/>
          <w:szCs w:val="32"/>
          <w:cs/>
        </w:rPr>
      </w:pPr>
      <w:r w:rsidRPr="003D2033">
        <w:rPr>
          <w:rFonts w:asciiTheme="majorBidi" w:hAnsiTheme="majorBidi" w:cstheme="majorBidi"/>
          <w:sz w:val="32"/>
          <w:szCs w:val="32"/>
          <w:cs/>
        </w:rPr>
        <w:fldChar w:fldCharType="begin"/>
      </w:r>
      <w:r w:rsidRPr="003D2033"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instrText>อภิสิทธิ์ วรวิจิตรสกุล</w:instrText>
      </w:r>
      <w:r w:rsidRPr="003D2033">
        <w:rPr>
          <w:rFonts w:asciiTheme="majorBidi" w:hAnsiTheme="majorBidi" w:cstheme="majorBidi"/>
          <w:sz w:val="32"/>
          <w:szCs w:val="32"/>
        </w:rPr>
        <w:instrText>&lt;/Author&gt;&lt;Year&gt;2548&lt;/Year&gt;&lt;RecNum&gt;11&lt;/RecNum&gt;&lt;record&gt;&lt;rec-number&gt;11&lt;/rec-number&gt;&lt;foreign-keys&gt;&lt;key app="EN" db-id="aespp99rux9w5vesdfp50xfp0a20za5fwerd"&gt;11&lt;/key&gt;&lt;/foreign-keys&gt;&lt;ref-type name="Book"&gt;6&lt;/ref-type&gt;&lt;contributors&gt;&lt;authors&gt;&lt;author&gt;&lt;style face="normal" font="default" charset="222" size="100%"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instrText>อภิสิทธิ์ วรวิจิตรสกุล</w:instrText>
      </w:r>
      <w:r w:rsidRPr="003D2033">
        <w:rPr>
          <w:rFonts w:asciiTheme="majorBidi" w:hAnsiTheme="majorBidi" w:cstheme="majorBidi"/>
          <w:sz w:val="32"/>
          <w:szCs w:val="32"/>
        </w:rPr>
        <w:instrText>,&lt;/style&gt;&lt;/author&gt;&lt;/authors&gt;&lt;/contributors&gt;&lt;titles&gt;&lt;title&gt;&lt;style face="normal" font="default" charset="222" size="100%"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instrText>อาหารสมุนไพรไทยต้านโรค</w:instrText>
      </w:r>
      <w:r w:rsidRPr="003D2033">
        <w:rPr>
          <w:rFonts w:asciiTheme="majorBidi" w:hAnsiTheme="majorBidi" w:cstheme="majorBidi"/>
          <w:sz w:val="32"/>
          <w:szCs w:val="32"/>
        </w:rPr>
        <w:instrText>&lt;/style&gt;&lt;/title&gt;&lt;/titles&gt;&lt;edition&gt;&lt;style face="normal" font="default" charset="222" size="100%"&gt;2&lt;/style&gt;&lt;/edition&gt;&lt;dates&gt;&lt;year&gt;&lt;style face="normal" font="default" charset="222" size="100%"&gt;2548&lt;/style&gt;&lt;/year&gt;&lt;/dates&gt;&lt;pub-location&gt;&lt;style face="normal" font="default" charset="222" size="100%"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 w:rsidRPr="003D2033"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instrText>ไพลิน</w:instrText>
      </w:r>
      <w:r w:rsidRPr="003D2033"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 w:rsidRPr="003D2033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3D2033">
        <w:rPr>
          <w:rFonts w:asciiTheme="majorBidi" w:hAnsiTheme="majorBidi" w:cstheme="majorBidi"/>
          <w:sz w:val="32"/>
          <w:szCs w:val="32"/>
          <w:cs/>
        </w:rPr>
        <w:t xml:space="preserve">(อภิสิทธิ์ </w:t>
      </w:r>
      <w:proofErr w:type="spellStart"/>
      <w:r w:rsidRPr="003D2033">
        <w:rPr>
          <w:rFonts w:asciiTheme="majorBidi" w:hAnsiTheme="majorBidi" w:cstheme="majorBidi"/>
          <w:sz w:val="32"/>
          <w:szCs w:val="32"/>
          <w:cs/>
        </w:rPr>
        <w:t>วร</w:t>
      </w:r>
      <w:proofErr w:type="spellEnd"/>
      <w:r w:rsidRPr="003D2033">
        <w:rPr>
          <w:rFonts w:asciiTheme="majorBidi" w:hAnsiTheme="majorBidi" w:cstheme="majorBidi"/>
          <w:sz w:val="32"/>
          <w:szCs w:val="32"/>
          <w:cs/>
        </w:rPr>
        <w:t>วิจิตรสกุล</w:t>
      </w:r>
      <w:r w:rsidRPr="003D2033">
        <w:rPr>
          <w:rFonts w:asciiTheme="majorBidi" w:hAnsiTheme="majorBidi" w:cstheme="majorBidi"/>
          <w:sz w:val="32"/>
          <w:szCs w:val="32"/>
        </w:rPr>
        <w:t xml:space="preserve">, </w:t>
      </w:r>
      <w:r w:rsidRPr="003D2033">
        <w:rPr>
          <w:rFonts w:asciiTheme="majorBidi" w:hAnsiTheme="majorBidi" w:cstheme="majorBidi"/>
          <w:sz w:val="32"/>
          <w:szCs w:val="32"/>
          <w:cs/>
        </w:rPr>
        <w:t>2548)</w:t>
      </w:r>
      <w:r w:rsidRPr="003D2033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:rsidR="003D2033" w:rsidRPr="003D2033" w:rsidRDefault="003D2033" w:rsidP="003D2033">
      <w:pPr>
        <w:spacing w:after="0" w:line="240" w:lineRule="auto"/>
        <w:ind w:left="720" w:hanging="720"/>
        <w:rPr>
          <w:rFonts w:asciiTheme="majorBidi" w:hAnsiTheme="majorBidi" w:cstheme="majorBidi"/>
          <w:sz w:val="32"/>
          <w:szCs w:val="32"/>
          <w:cs/>
        </w:rPr>
      </w:pPr>
      <w:r w:rsidRPr="003D2033">
        <w:rPr>
          <w:rFonts w:asciiTheme="majorBidi" w:hAnsiTheme="majorBidi" w:cstheme="majorBidi"/>
          <w:sz w:val="32"/>
          <w:szCs w:val="32"/>
          <w:cs/>
        </w:rPr>
        <w:fldChar w:fldCharType="begin"/>
      </w:r>
      <w:r w:rsidRPr="003D2033"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 w:rsidRPr="003D2033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3D2033">
        <w:rPr>
          <w:rFonts w:asciiTheme="majorBidi" w:hAnsiTheme="majorBidi" w:cstheme="majorBidi"/>
          <w:sz w:val="32"/>
          <w:szCs w:val="32"/>
          <w:cs/>
        </w:rPr>
        <w:t xml:space="preserve">อภิสิทธิ์ </w:t>
      </w:r>
      <w:proofErr w:type="spellStart"/>
      <w:r w:rsidRPr="003D2033">
        <w:rPr>
          <w:rFonts w:asciiTheme="majorBidi" w:hAnsiTheme="majorBidi" w:cstheme="majorBidi"/>
          <w:sz w:val="32"/>
          <w:szCs w:val="32"/>
          <w:cs/>
        </w:rPr>
        <w:t>วร</w:t>
      </w:r>
      <w:proofErr w:type="spellEnd"/>
      <w:r w:rsidRPr="003D2033">
        <w:rPr>
          <w:rFonts w:asciiTheme="majorBidi" w:hAnsiTheme="majorBidi" w:cstheme="majorBidi"/>
          <w:sz w:val="32"/>
          <w:szCs w:val="32"/>
          <w:cs/>
        </w:rPr>
        <w:t xml:space="preserve">วิจิตรสกุล. 2548. </w:t>
      </w:r>
      <w:r w:rsidRPr="003D2033">
        <w:rPr>
          <w:rFonts w:asciiTheme="majorBidi" w:hAnsiTheme="majorBidi" w:cstheme="majorBidi"/>
          <w:i/>
          <w:sz w:val="32"/>
          <w:szCs w:val="32"/>
          <w:cs/>
        </w:rPr>
        <w:t>อาหารสมุนไพรไทยต้านโรค</w:t>
      </w:r>
      <w:r w:rsidRPr="003D2033">
        <w:rPr>
          <w:rFonts w:asciiTheme="majorBidi" w:hAnsiTheme="majorBidi" w:cstheme="majorBidi"/>
          <w:sz w:val="32"/>
          <w:szCs w:val="32"/>
          <w:cs/>
        </w:rPr>
        <w:t>. 2</w:t>
      </w:r>
      <w:r w:rsidRPr="003D2033">
        <w:rPr>
          <w:rFonts w:asciiTheme="majorBidi" w:hAnsiTheme="majorBidi" w:cstheme="majorBidi"/>
          <w:sz w:val="32"/>
          <w:szCs w:val="32"/>
        </w:rPr>
        <w:t xml:space="preserve"> ed. </w:t>
      </w:r>
      <w:r w:rsidRPr="003D2033">
        <w:rPr>
          <w:rFonts w:asciiTheme="majorBidi" w:hAnsiTheme="majorBidi" w:cstheme="majorBidi"/>
          <w:sz w:val="32"/>
          <w:szCs w:val="32"/>
          <w:cs/>
        </w:rPr>
        <w:t>กรุงเทพฯ: ไพลิน.</w:t>
      </w:r>
    </w:p>
    <w:p w:rsidR="003D2033" w:rsidRPr="003D2033" w:rsidRDefault="003D2033" w:rsidP="003D2033">
      <w:pPr>
        <w:spacing w:after="0" w:line="240" w:lineRule="auto"/>
        <w:ind w:left="720" w:hanging="720"/>
        <w:rPr>
          <w:rFonts w:asciiTheme="majorBidi" w:hAnsiTheme="majorBidi" w:cstheme="majorBidi"/>
          <w:sz w:val="32"/>
          <w:szCs w:val="32"/>
          <w:cs/>
        </w:rPr>
      </w:pPr>
    </w:p>
    <w:p w:rsidR="00211E99" w:rsidRPr="00211E99" w:rsidRDefault="003D2033" w:rsidP="003B0AD4">
      <w:pPr>
        <w:spacing w:after="0" w:line="240" w:lineRule="auto"/>
        <w:ind w:left="360"/>
        <w:rPr>
          <w:rFonts w:asciiTheme="majorBidi" w:hAnsiTheme="majorBidi" w:cstheme="majorBidi"/>
          <w:sz w:val="32"/>
          <w:szCs w:val="32"/>
          <w:cs/>
        </w:rPr>
      </w:pPr>
      <w:r w:rsidRPr="003D2033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211E99" w:rsidRPr="00211E99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40711"/>
    <w:multiLevelType w:val="hybridMultilevel"/>
    <w:tmpl w:val="8662E6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1E56D9"/>
    <w:multiLevelType w:val="hybridMultilevel"/>
    <w:tmpl w:val="2B884CC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A2B1304"/>
    <w:multiLevelType w:val="hybridMultilevel"/>
    <w:tmpl w:val="522CF95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BA718DE"/>
    <w:multiLevelType w:val="hybridMultilevel"/>
    <w:tmpl w:val="1A3A8A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545703"/>
    <w:multiLevelType w:val="hybridMultilevel"/>
    <w:tmpl w:val="AEA22C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1E5E25B0"/>
    <w:multiLevelType w:val="hybridMultilevel"/>
    <w:tmpl w:val="0BBC8FF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1E6C3FE1"/>
    <w:multiLevelType w:val="hybridMultilevel"/>
    <w:tmpl w:val="D83E3B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28575800"/>
    <w:multiLevelType w:val="hybridMultilevel"/>
    <w:tmpl w:val="95EA9E1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2B575BBB"/>
    <w:multiLevelType w:val="hybridMultilevel"/>
    <w:tmpl w:val="BA96C06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36587ED0"/>
    <w:multiLevelType w:val="hybridMultilevel"/>
    <w:tmpl w:val="A3AC944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39F1245C"/>
    <w:multiLevelType w:val="hybridMultilevel"/>
    <w:tmpl w:val="157A5B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3E51767A"/>
    <w:multiLevelType w:val="hybridMultilevel"/>
    <w:tmpl w:val="DF14AEF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F8F0B23"/>
    <w:multiLevelType w:val="hybridMultilevel"/>
    <w:tmpl w:val="E196CD5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5353555D"/>
    <w:multiLevelType w:val="hybridMultilevel"/>
    <w:tmpl w:val="48F08F4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537B59BD"/>
    <w:multiLevelType w:val="hybridMultilevel"/>
    <w:tmpl w:val="C9F2EC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7E655CB"/>
    <w:multiLevelType w:val="hybridMultilevel"/>
    <w:tmpl w:val="092C61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588E14AD"/>
    <w:multiLevelType w:val="hybridMultilevel"/>
    <w:tmpl w:val="C87E07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F19006F"/>
    <w:multiLevelType w:val="hybridMultilevel"/>
    <w:tmpl w:val="AE547F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60114150"/>
    <w:multiLevelType w:val="hybridMultilevel"/>
    <w:tmpl w:val="BD0647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2103F07"/>
    <w:multiLevelType w:val="hybridMultilevel"/>
    <w:tmpl w:val="5608CE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67C841D5"/>
    <w:multiLevelType w:val="hybridMultilevel"/>
    <w:tmpl w:val="8F927B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98A14E3"/>
    <w:multiLevelType w:val="hybridMultilevel"/>
    <w:tmpl w:val="DAE2A67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6EFB6C2F"/>
    <w:multiLevelType w:val="hybridMultilevel"/>
    <w:tmpl w:val="460A678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5"/>
  </w:num>
  <w:num w:numId="3">
    <w:abstractNumId w:val="14"/>
  </w:num>
  <w:num w:numId="4">
    <w:abstractNumId w:val="0"/>
  </w:num>
  <w:num w:numId="5">
    <w:abstractNumId w:val="16"/>
  </w:num>
  <w:num w:numId="6">
    <w:abstractNumId w:val="18"/>
  </w:num>
  <w:num w:numId="7">
    <w:abstractNumId w:val="7"/>
  </w:num>
  <w:num w:numId="8">
    <w:abstractNumId w:val="11"/>
  </w:num>
  <w:num w:numId="9">
    <w:abstractNumId w:val="2"/>
  </w:num>
  <w:num w:numId="10">
    <w:abstractNumId w:val="19"/>
  </w:num>
  <w:num w:numId="11">
    <w:abstractNumId w:val="20"/>
  </w:num>
  <w:num w:numId="12">
    <w:abstractNumId w:val="13"/>
  </w:num>
  <w:num w:numId="13">
    <w:abstractNumId w:val="10"/>
  </w:num>
  <w:num w:numId="14">
    <w:abstractNumId w:val="22"/>
  </w:num>
  <w:num w:numId="15">
    <w:abstractNumId w:val="6"/>
  </w:num>
  <w:num w:numId="16">
    <w:abstractNumId w:val="8"/>
  </w:num>
  <w:num w:numId="17">
    <w:abstractNumId w:val="4"/>
  </w:num>
  <w:num w:numId="18">
    <w:abstractNumId w:val="1"/>
  </w:num>
  <w:num w:numId="19">
    <w:abstractNumId w:val="12"/>
  </w:num>
  <w:num w:numId="20">
    <w:abstractNumId w:val="21"/>
  </w:num>
  <w:num w:numId="21">
    <w:abstractNumId w:val="17"/>
  </w:num>
  <w:num w:numId="22">
    <w:abstractNumId w:val="9"/>
  </w:num>
  <w:num w:numId="2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211E99"/>
    <w:rsid w:val="00055D02"/>
    <w:rsid w:val="00062180"/>
    <w:rsid w:val="000A00DD"/>
    <w:rsid w:val="00112F90"/>
    <w:rsid w:val="001355CB"/>
    <w:rsid w:val="00211E99"/>
    <w:rsid w:val="002F74FE"/>
    <w:rsid w:val="003B0AD4"/>
    <w:rsid w:val="003C0290"/>
    <w:rsid w:val="003C11D0"/>
    <w:rsid w:val="003D2033"/>
    <w:rsid w:val="004E0F07"/>
    <w:rsid w:val="00527666"/>
    <w:rsid w:val="005B255F"/>
    <w:rsid w:val="005D03E0"/>
    <w:rsid w:val="0064636E"/>
    <w:rsid w:val="00653D6D"/>
    <w:rsid w:val="006D3B2A"/>
    <w:rsid w:val="007F49E8"/>
    <w:rsid w:val="00820AB1"/>
    <w:rsid w:val="008226E7"/>
    <w:rsid w:val="008530DC"/>
    <w:rsid w:val="00863DC3"/>
    <w:rsid w:val="0091250D"/>
    <w:rsid w:val="00A2381F"/>
    <w:rsid w:val="00A37622"/>
    <w:rsid w:val="00A91925"/>
    <w:rsid w:val="00AA4A63"/>
    <w:rsid w:val="00B34C5E"/>
    <w:rsid w:val="00B75D21"/>
    <w:rsid w:val="00B95705"/>
    <w:rsid w:val="00BC6341"/>
    <w:rsid w:val="00CB62E0"/>
    <w:rsid w:val="00CE32EC"/>
    <w:rsid w:val="00CE39AC"/>
    <w:rsid w:val="00D61494"/>
    <w:rsid w:val="00D9294A"/>
    <w:rsid w:val="00E417D5"/>
    <w:rsid w:val="00E43C37"/>
    <w:rsid w:val="00E57B51"/>
    <w:rsid w:val="00EB53CD"/>
    <w:rsid w:val="00EE5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11E9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211E9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2B56AD-7091-4F44-AF54-40FE0E012B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4</TotalTime>
  <Pages>20</Pages>
  <Words>1511</Words>
  <Characters>8615</Characters>
  <Application>Microsoft Office Word</Application>
  <DocSecurity>0</DocSecurity>
  <Lines>71</Lines>
  <Paragraphs>2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01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anPing</dc:creator>
  <cp:keywords/>
  <dc:description/>
  <cp:lastModifiedBy>SathianPing</cp:lastModifiedBy>
  <cp:revision>28</cp:revision>
  <dcterms:created xsi:type="dcterms:W3CDTF">2013-09-29T15:09:00Z</dcterms:created>
  <dcterms:modified xsi:type="dcterms:W3CDTF">2013-09-30T16:18:00Z</dcterms:modified>
</cp:coreProperties>
</file>